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77777777" w:rsidR="00006D38" w:rsidRPr="00006D38" w:rsidRDefault="00006D38" w:rsidP="00006D38"/>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is affected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t xml:space="preserve">A critical task for sustainability is therefore to provide tools that can help decision-makers, stakeholders and society at large navigate the complexities of decision-making to evaluate the </w:t>
      </w:r>
      <w:r w:rsidRPr="00985E61">
        <w:lastRenderedPageBreak/>
        <w:t>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are: </w:t>
      </w:r>
      <w:r w:rsidR="0021710D">
        <w:t xml:space="preserve">to use </w:t>
      </w:r>
      <w:r w:rsidR="0021710D">
        <w:t xml:space="preserve">is </w:t>
      </w:r>
      <w:r w:rsidR="0021710D">
        <w:t xml:space="preserve">as a place for discussion with stakeholders and residents about the current strategies for adaptation, and </w:t>
      </w:r>
      <w:r w:rsidR="0021710D">
        <w:t xml:space="preserve">2) </w:t>
      </w:r>
      <w:r w:rsidR="0021710D">
        <w:t xml:space="preserve">to identify </w:t>
      </w:r>
      <w:r w:rsidR="0021710D">
        <w:t xml:space="preserve">how their </w:t>
      </w:r>
      <w:r w:rsidR="0021710D">
        <w:t xml:space="preserve">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w:t>
      </w:r>
      <w:r w:rsidRPr="005E7C17">
        <w:lastRenderedPageBreak/>
        <w:t xml:space="preserve">to experience ponding, the increased risk of technological and infrastructural failures threaten the safety of the built environment and the resident's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he Servicio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that are recognized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ith </w:t>
      </w:r>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implementation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can be considered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of events in each spatial unit is characterized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bookmarkStart w:id="0" w:name="_GoBack"/>
      <w:bookmarkEnd w:id="0"/>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5C1A8E"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r w:rsidRPr="00CC4FBC">
        <w:t xml:space="preserve">wher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may be expressed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r w:rsidRPr="00CC4FBC">
        <w:t xml:space="preserve">must be represented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for.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are built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SuperDecision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r w:rsidR="004F7E89">
        <w:t xml:space="preserve">Neighborhoods are represented by the spatial units.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model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1" w:name="_Toc499138529"/>
      <w:r w:rsidRPr="00E17409">
        <w:rPr>
          <w:b/>
          <w:sz w:val="24"/>
        </w:rPr>
        <w:t>Multi criteria decision analysis</w:t>
      </w:r>
      <w:bookmarkEnd w:id="1"/>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to derive </w:t>
      </w:r>
      <w:r w:rsidR="001B729B">
        <w:t xml:space="preserve">an overall measure of priority for the </w:t>
      </w:r>
      <w:r w:rsidRPr="00124A2B">
        <w:t>criteria and actions</w:t>
      </w:r>
      <w:r w:rsidR="001B729B">
        <w:t>. This is done</w:t>
      </w:r>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C? The answers to these questions are codified in an intensity scale, from 0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as obtained from the workshop conducted with SACMEX. Each group was divided between potable water managers and sewer system managers and together each group answered the questions to make the pair comparisons and to define the matrices </w:t>
      </w:r>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r w:rsidR="00FC5B98">
        <w:rPr>
          <w:noProof/>
        </w:rPr>
        <w:t>are</w:t>
      </w:r>
      <w:r w:rsidR="00CC4FBC" w:rsidRPr="00CC4FBC">
        <w:t xml:space="preserve"> simulated for the different socio-institutional agents (in our case, </w:t>
      </w:r>
      <w:r w:rsidR="009F4F28">
        <w:t>SACMEX</w:t>
      </w:r>
      <w:r w:rsidR="00CC4FBC" w:rsidRPr="00CC4FBC">
        <w:t xml:space="preserve">). Here, the institutional agent must be defined,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r w:rsidR="00CC4FBC" w:rsidRPr="00CC4FBC">
        <w:t xml:space="preserve">is </w:t>
      </w:r>
      <w:r w:rsidR="00D10181">
        <w:t xml:space="preserve">constructed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 xml:space="preserve">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unit </w:t>
      </w:r>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0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Bojorquez-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are accomplished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xml:space="preserve">. These investments involve a set of possible actions taken by the socio-institutional agents, </w:t>
      </w:r>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xml:space="preserve">. Formally, an investment is defined as a Boolean variabl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unit </w:t>
      </w:r>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r w:rsidRPr="00CC4FBC">
        <w:t xml:space="preserve">can be triggered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2" w:name="_Toc518901541"/>
      <w:r w:rsidRPr="00E17409">
        <w:rPr>
          <w:b/>
          <w:sz w:val="24"/>
        </w:rPr>
        <w:t>Site Suitability</w:t>
      </w:r>
      <w:bookmarkEnd w:id="2"/>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multicriteria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distanc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5C1A8E"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This variable is the standardized score</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ith </w:t>
      </w:r>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3" w:name="_Toc518901542"/>
      <w:r w:rsidRPr="00E17409">
        <w:rPr>
          <w:b/>
          <w:sz w:val="24"/>
        </w:rPr>
        <w:t>Site selection</w:t>
      </w:r>
      <w:bookmarkEnd w:id="3"/>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r w:rsidRPr="003715D1">
        <w:t>investment</w:t>
      </w:r>
      <w:r>
        <w:t xml:space="preserve">s </w:t>
      </w:r>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r w:rsidRPr="003715D1">
        <w:t>is most needed</w:t>
      </w:r>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5C1A8E"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5C1A8E"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5C1A8E"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Thus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can be aggregated or disaggregated according to institutional rules.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is separated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e budget is divided in actions. The optimization of the objective functions were done using a non-dominant sorting assessment (NDSA) that find solutions near the Pareto frontier. The results from the NDSA was then used to constrain a genetic algorithm that find the best alternative in for investments each spatial unit (See Apendix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system </w:t>
      </w:r>
      <m:oMath>
        <m:r>
          <w:rPr>
            <w:rFonts w:ascii="Cambria Math" w:hAnsi="Cambria Math"/>
          </w:rPr>
          <m:t>v</m:t>
        </m:r>
      </m:oMath>
      <w:r w:rsidRPr="00F632F2">
        <w:t xml:space="preserve">. This procedure is called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are implemented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5C1A8E"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5C1A8E"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r>
        <w:t xml:space="preserve">wher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attribut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SACMEX a set of empirical functions and its parameter values where obtained, and included in the model. For those criteria without empirical information to derive value functions, expert knowledge was used.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4" w:name="_Toc518901553"/>
      <w:r w:rsidRPr="00E17409">
        <w:rPr>
          <w:b/>
          <w:sz w:val="32"/>
        </w:rPr>
        <w:t>Water authority actions and changes to census block attributes</w:t>
      </w:r>
      <w:bookmarkEnd w:id="4"/>
    </w:p>
    <w:p w14:paraId="511776CD" w14:textId="77777777" w:rsidR="00640C82" w:rsidRDefault="00640C82" w:rsidP="00C31540">
      <w:pPr>
        <w:spacing w:line="480" w:lineRule="auto"/>
      </w:pPr>
      <w:r>
        <w:lastRenderedPageBreak/>
        <w:t xml:space="preserve">Once the model computes the distance metric for each census block and the selection procedure is activated,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system </w:t>
      </w:r>
      <m:oMath>
        <m:r>
          <w:rPr>
            <w:rFonts w:ascii="Cambria Math" w:hAnsi="Cambria Math"/>
          </w:rPr>
          <m:t>v</m:t>
        </m:r>
      </m:oMath>
      <w:r w:rsidR="00640C82" w:rsidRPr="003F0CBB">
        <w:t>, at a rate proportional to its effectiveness:</w:t>
      </w:r>
    </w:p>
    <w:p w14:paraId="01CEAFB3" w14:textId="77777777" w:rsidR="00640C82" w:rsidRPr="00DD4081" w:rsidRDefault="005C1A8E"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time </w:t>
      </w:r>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5pt" o:ole="">
            <v:imagedata r:id="rId6" o:title=""/>
          </v:shape>
          <o:OLEObject Type="Embed" ProgID="Equation.3" ShapeID="_x0000_i1025" DrawAspect="Content" ObjectID="_1609333899"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5" w:name="_Toc518901555"/>
      <w:r w:rsidRPr="00E17409">
        <w:rPr>
          <w:b/>
          <w:sz w:val="24"/>
        </w:rPr>
        <w:t xml:space="preserve">Build </w:t>
      </w:r>
      <w:r w:rsidR="00E17409">
        <w:rPr>
          <w:b/>
          <w:sz w:val="24"/>
        </w:rPr>
        <w:t>n</w:t>
      </w:r>
      <w:r w:rsidR="00640C82" w:rsidRPr="00E17409">
        <w:rPr>
          <w:b/>
          <w:sz w:val="24"/>
        </w:rPr>
        <w:t>ew infrastructure</w:t>
      </w:r>
      <w:bookmarkEnd w:id="5"/>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system </w:t>
      </w:r>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5C1A8E"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r>
        <w:rPr>
          <w:sz w:val="24"/>
          <w:szCs w:val="24"/>
        </w:rPr>
        <w:t xml:space="preserve">wher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6" w:name="_Toc518901559"/>
      <w:r w:rsidRPr="00E17409">
        <w:rPr>
          <w:b/>
          <w:sz w:val="24"/>
        </w:rPr>
        <w:lastRenderedPageBreak/>
        <w:t>House modification</w:t>
      </w:r>
      <w:bookmarkEnd w:id="6"/>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is defined by</w:t>
      </w:r>
    </w:p>
    <w:p w14:paraId="45BEB6FD" w14:textId="77777777" w:rsidR="00640C82" w:rsidRPr="00FD23B2" w:rsidRDefault="005C1A8E"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r>
        <w:rPr>
          <w:rFonts w:eastAsiaTheme="minorEastAsia"/>
        </w:rPr>
        <w:t xml:space="preserve">where </w:t>
      </w:r>
    </w:p>
    <w:p w14:paraId="5D1AA644" w14:textId="77777777" w:rsidR="00640C82" w:rsidRPr="00FD23B2" w:rsidRDefault="005C1A8E"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r>
        <w:t xml:space="preserve">is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 </w:t>
      </w:r>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7" w:name="_Toc518901560"/>
      <w:r w:rsidRPr="00E17409">
        <w:rPr>
          <w:b/>
          <w:sz w:val="24"/>
        </w:rPr>
        <w:t>Protests</w:t>
      </w:r>
      <w:bookmarkEnd w:id="7"/>
      <w:r w:rsidRPr="00E17409">
        <w:rPr>
          <w:b/>
          <w:sz w:val="24"/>
        </w:rPr>
        <w:t xml:space="preserve"> </w:t>
      </w:r>
    </w:p>
    <w:p w14:paraId="69FBE2AA" w14:textId="77777777" w:rsidR="00640C82" w:rsidRDefault="00640C82" w:rsidP="00C31540">
      <w:pPr>
        <w:spacing w:line="480" w:lineRule="auto"/>
      </w:pPr>
      <w:r>
        <w:rPr>
          <w:rFonts w:cstheme="minorHAnsi"/>
        </w:rPr>
        <w:t>The procedure “protest” in a census block, defined by the symbol</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5C1A8E"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8"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8"/>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to be a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r w:rsidR="00027B9C">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5C1A8E"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ater. </w:t>
      </w:r>
      <m:oMath>
        <m:r>
          <w:rPr>
            <w:rFonts w:ascii="Cambria Math" w:eastAsiaTheme="minorEastAsia" w:hAnsi="Cambria Math"/>
            <w:sz w:val="24"/>
            <w:szCs w:val="24"/>
          </w:rPr>
          <m:t>E[Y]</m:t>
        </m:r>
      </m:oMath>
      <w:r>
        <w:rPr>
          <w:rFonts w:eastAsiaTheme="minorEastAsia"/>
          <w:sz w:val="24"/>
          <w:szCs w:val="24"/>
        </w:rPr>
        <w:t xml:space="preserve"> is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77777777"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is based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Illiana please check]</w:t>
      </w: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is simulated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9" w:name="_Toc518901564"/>
      <w:r w:rsidRPr="00E17409">
        <w:rPr>
          <w:b/>
          <w:sz w:val="24"/>
        </w:rPr>
        <w:t xml:space="preserve">Exposure to </w:t>
      </w:r>
      <w:r w:rsidR="00B7741E" w:rsidRPr="00E17409">
        <w:rPr>
          <w:b/>
          <w:sz w:val="24"/>
        </w:rPr>
        <w:t>Gastrointestinal diseases</w:t>
      </w:r>
      <w:bookmarkEnd w:id="9"/>
    </w:p>
    <w:p w14:paraId="7F7C93AE" w14:textId="77777777" w:rsidR="00B7741E" w:rsidRPr="008B2406" w:rsidRDefault="00B7741E" w:rsidP="00C31540">
      <w:pPr>
        <w:spacing w:line="480" w:lineRule="auto"/>
        <w:ind w:firstLine="720"/>
        <w:contextualSpacing/>
        <w:jc w:val="both"/>
      </w:pPr>
      <w:r w:rsidRPr="008B2406">
        <w:t>The health model is implemented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5C1A8E"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r w:rsidRPr="008B2406">
        <w:lastRenderedPageBreak/>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Anselin</w:t>
      </w:r>
      <w:r>
        <w:t>,</w:t>
      </w:r>
      <w:r w:rsidRPr="008B2406">
        <w:t xml:space="preserve"> 1998</w:t>
      </w:r>
      <w:r>
        <w:t>;</w:t>
      </w:r>
      <w:r w:rsidRPr="008B2406">
        <w:t xml:space="preserve">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is related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5C1A8E"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block </w:t>
      </w:r>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5C1A8E"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criteria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r w:rsidRPr="008A0B32">
        <w:t xml:space="preserve">,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xml:space="preserve">. To calculate the suitability assessment,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10" w:name="_Toc518901565"/>
      <w:r w:rsidRPr="00E17409">
        <w:rPr>
          <w:b/>
          <w:sz w:val="32"/>
        </w:rPr>
        <w:t>Indicators of Vulnerability</w:t>
      </w:r>
      <w:bookmarkEnd w:id="10"/>
    </w:p>
    <w:p w14:paraId="07822EB9" w14:textId="77777777" w:rsidR="007745E7" w:rsidRDefault="007745E7" w:rsidP="007745E7">
      <w:pPr>
        <w:spacing w:line="240" w:lineRule="auto"/>
        <w:ind w:firstLine="720"/>
        <w:rPr>
          <w:sz w:val="24"/>
          <w:szCs w:val="24"/>
        </w:rPr>
      </w:pPr>
      <w:r>
        <w:rPr>
          <w:sz w:val="24"/>
          <w:szCs w:val="24"/>
        </w:rPr>
        <w:t>The indicators obtained at the end of the simulation period are described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5C1A8E"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r>
        <w:rPr>
          <w:sz w:val="24"/>
          <w:szCs w:val="24"/>
        </w:rPr>
        <w:t>are</w:t>
      </w:r>
      <w:r w:rsidRPr="008A409B">
        <w:rPr>
          <w:sz w:val="24"/>
          <w:szCs w:val="24"/>
        </w:rPr>
        <w:t xml:space="preserve"> calculated using </w:t>
      </w:r>
    </w:p>
    <w:p w14:paraId="002E207E" w14:textId="77777777" w:rsidR="007745E7" w:rsidRPr="0070200A" w:rsidRDefault="005C1A8E"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r w:rsidRPr="00C80AEE">
        <w:rPr>
          <w:sz w:val="24"/>
          <w:szCs w:val="24"/>
        </w:rPr>
        <w:t>for scarcity, and</w:t>
      </w:r>
    </w:p>
    <w:p w14:paraId="397E932A" w14:textId="77777777" w:rsidR="007745E7" w:rsidRPr="0070200A" w:rsidRDefault="005C1A8E"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total number of census blocks.</w:t>
      </w:r>
    </w:p>
    <w:p w14:paraId="094BC6C4" w14:textId="77777777" w:rsidR="007745E7" w:rsidRDefault="007745E7" w:rsidP="007745E7">
      <w:pPr>
        <w:spacing w:line="240" w:lineRule="auto"/>
        <w:rPr>
          <w:sz w:val="24"/>
          <w:szCs w:val="24"/>
        </w:rPr>
      </w:pPr>
      <w:r>
        <w:rPr>
          <w:sz w:val="24"/>
          <w:szCs w:val="24"/>
        </w:rPr>
        <w:t>Census block average exposure was measured using</w:t>
      </w:r>
    </w:p>
    <w:p w14:paraId="3B1511FD" w14:textId="77777777" w:rsidR="007745E7" w:rsidRDefault="005C1A8E"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The total number of events in the 10 years of simulation in each census block was represented as</w:t>
      </w:r>
    </w:p>
    <w:p w14:paraId="242E183C" w14:textId="77777777" w:rsidR="007745E7" w:rsidRDefault="005C1A8E"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census 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5C1A8E"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r>
        <w:t>w</w:t>
      </w:r>
      <w:r w:rsidRPr="005128F4">
        <w:t xml:space="preserve">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block,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5C1A8E"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r>
        <w:lastRenderedPageBreak/>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Rstudio, and </w:t>
      </w:r>
      <w:r w:rsidR="00C044E2">
        <w:t xml:space="preserve">needs to clone, from </w:t>
      </w:r>
      <w:r w:rsidR="009948A3">
        <w:rPr>
          <w:noProof/>
        </w:rPr>
        <w:t>GitH</w:t>
      </w:r>
      <w:r w:rsidR="00C044E2" w:rsidRPr="009948A3">
        <w:rPr>
          <w:noProof/>
        </w:rPr>
        <w:t>ub</w:t>
      </w:r>
      <w:r w:rsidR="00C044E2">
        <w:t xml:space="preserve">, the following directory: [add SHV path here]. Once the user installs the folder, she or he needs to open the project file “ABM_Rversion.prj”. The model to run will need the following </w:t>
      </w:r>
      <w:r w:rsidR="00C044E2" w:rsidRPr="009948A3">
        <w:rPr>
          <w:noProof/>
        </w:rPr>
        <w:t>dependenc</w:t>
      </w:r>
      <w:r w:rsidR="009948A3">
        <w:rPr>
          <w:noProof/>
        </w:rPr>
        <w:t>i</w:t>
      </w:r>
      <w:r w:rsidR="00C044E2" w:rsidRPr="009948A3">
        <w:rPr>
          <w:noProof/>
        </w:rPr>
        <w:t>es</w:t>
      </w:r>
      <w:r w:rsidR="00231810">
        <w:t xml:space="preserve"> packages: “glmmADMB”. “maptools”, “ecr”, “pscl” “plyr”, “gramEvol”.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install.packages().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r w:rsidR="00AF396A">
        <w:t>was installed</w:t>
      </w:r>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r>
        <w:t>setup.R</w:t>
      </w:r>
      <w:r w:rsidR="00497B8C">
        <w:t>”</w:t>
      </w:r>
      <w:r>
        <w:t xml:space="preserve"> and </w:t>
      </w:r>
      <w:r w:rsidR="00497B8C">
        <w:t>“c</w:t>
      </w:r>
      <w:r>
        <w:t>ycle.R</w:t>
      </w:r>
      <w:r w:rsidR="00497B8C">
        <w:t>”</w:t>
      </w:r>
      <w:r w:rsidR="004866D9">
        <w:t>.</w:t>
      </w:r>
      <w:r>
        <w:t xml:space="preserve"> </w:t>
      </w:r>
      <w:r w:rsidR="00754BD1">
        <w:t xml:space="preserve">In </w:t>
      </w:r>
      <w:r>
        <w:t xml:space="preserve">Setup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as </w:t>
      </w:r>
      <w:r>
        <w:t>obtained in consultation with SACMEX</w:t>
      </w:r>
      <w:r w:rsidR="004866D9">
        <w:t xml:space="preserve"> and a group of residents from different neighborhoods</w:t>
      </w:r>
      <w:r w:rsidR="00F650E0">
        <w:t xml:space="preserve">. </w:t>
      </w:r>
      <w:r w:rsidR="00DA1106">
        <w:t>The model can be run by using the function “source()” to run a single instance of the model source(“setup.R”) and (“cycle.R”) in the console. Before the model can run however the user needs to define first some initial parameters and store them in the global environment of RStudio. To help the user, a file named “Intial_parameter_values.R” was created and can be sourced to define the values.  In this file, the user need to change the variable “</w:t>
      </w:r>
      <w:r w:rsidR="00DA1106" w:rsidRPr="00DA1106">
        <w:t>path_to_source</w:t>
      </w:r>
      <w:r w:rsidR="00DA1106">
        <w:t>” to the current directory with the gitHub repository “</w:t>
      </w:r>
      <w:r w:rsidR="00944A0F">
        <w:t>/</w:t>
      </w:r>
      <w:r w:rsidR="00DA1106" w:rsidRPr="00DA1106">
        <w:t>SHV/ABM_Rversion/MEGADAPT_APP/</w:t>
      </w:r>
      <w:r w:rsidR="00DA1106">
        <w:t>”</w:t>
      </w:r>
      <w:r w:rsidR="00944A0F">
        <w:t xml:space="preserve">. A future version of the model will be docked and archived with all its dependencies. </w:t>
      </w:r>
    </w:p>
    <w:p w14:paraId="7A02BAB1" w14:textId="77777777" w:rsidR="00656ABA" w:rsidRDefault="00562ACA" w:rsidP="00C31540">
      <w:pPr>
        <w:spacing w:line="480" w:lineRule="auto"/>
      </w:pPr>
      <w:r>
        <w:lastRenderedPageBreak/>
        <w:t>In “c</w:t>
      </w:r>
      <w:r w:rsidR="00656ABA">
        <w:t xml:space="preserve">ycle.R”,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77777777" w:rsidR="00CE2521" w:rsidRDefault="00885BF2" w:rsidP="00C31540">
      <w:pPr>
        <w:spacing w:line="480" w:lineRule="auto"/>
      </w:pPr>
      <w:r>
        <w:t>To run the model</w:t>
      </w:r>
      <w:r w:rsidR="001B07F2">
        <w:t xml:space="preserve"> in the terminal or in a high-performance computing,</w:t>
      </w:r>
      <w:r>
        <w:t xml:space="preserve"> the user </w:t>
      </w:r>
      <w:r w:rsidR="00DD4BF5">
        <w:t xml:space="preserve">with the </w:t>
      </w:r>
      <w:r>
        <w:t>“ABM_Rversion.prj”</w:t>
      </w:r>
      <w:r w:rsidR="00DD4BF5">
        <w:t xml:space="preserve"> </w:t>
      </w:r>
      <w:r w:rsidR="001B07F2">
        <w:t xml:space="preserve">project file </w:t>
      </w:r>
      <w:r w:rsidR="00DD4BF5">
        <w:t>open</w:t>
      </w:r>
      <w:r w:rsidR="001B07F2">
        <w:t>,</w:t>
      </w:r>
      <w:r w:rsidR="00DD4BF5">
        <w:t xml:space="preserve"> will see </w:t>
      </w:r>
      <w:r w:rsidR="009F4F28">
        <w:t xml:space="preserve">the </w:t>
      </w:r>
      <w:r w:rsidR="001B07F2">
        <w:t>R-</w:t>
      </w:r>
      <w:r w:rsidR="009F4F28">
        <w:t xml:space="preserve">file </w:t>
      </w:r>
      <w:r w:rsidR="00883A03">
        <w:t>“</w:t>
      </w:r>
      <w:r w:rsidR="009F4F28">
        <w:t>run_MEGADAP_Cluster.R</w:t>
      </w:r>
      <w:r w:rsidR="00883A03">
        <w:t>”</w:t>
      </w:r>
      <w:r w:rsidR="009F4F28">
        <w:t xml:space="preserve">. This file will read arguments (parameter values) from the command line and will invoke files </w:t>
      </w:r>
      <w:r w:rsidR="00555611">
        <w:t>“</w:t>
      </w:r>
      <w:r w:rsidR="009F4F28">
        <w:t>setup.R</w:t>
      </w:r>
      <w:r w:rsidR="00555611">
        <w:t>”</w:t>
      </w:r>
      <w:r w:rsidR="009F4F28">
        <w:t xml:space="preserve"> and </w:t>
      </w:r>
      <w:r w:rsidR="00555611">
        <w:t>“</w:t>
      </w:r>
      <w:r w:rsidR="00497B8C">
        <w:t>c</w:t>
      </w:r>
      <w:r w:rsidR="009F4F28">
        <w:t>ycle.R</w:t>
      </w:r>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r w:rsidR="009F4F28">
        <w:rPr>
          <w:rFonts w:eastAsiaTheme="minorEastAsia"/>
        </w:rPr>
        <w:t xml:space="preserve">and </w:t>
      </w:r>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CE2521">
        <w:t>.</w:t>
      </w:r>
      <w:r w:rsidR="00555611">
        <w:t xml:space="preserve">  </w:t>
      </w:r>
      <w:r w:rsidR="00CE2521">
        <w:t xml:space="preserve">In the </w:t>
      </w:r>
      <w:r>
        <w:t>terminal tab (</w:t>
      </w:r>
      <w:r w:rsidR="00DB7B1A">
        <w:t>F</w:t>
      </w:r>
      <w:r>
        <w:t>igure</w:t>
      </w:r>
      <w:r w:rsidR="006E7F25">
        <w:t xml:space="preserve"> 3</w:t>
      </w:r>
      <w:r>
        <w:t>)</w:t>
      </w:r>
      <w:r w:rsidR="00CE2521">
        <w:t xml:space="preserve"> the user must type</w:t>
      </w:r>
      <w:r w:rsidR="00711923">
        <w:t xml:space="preserve"> the following instruction</w:t>
      </w:r>
      <w:r w:rsidR="00555611">
        <w:t>:</w:t>
      </w:r>
    </w:p>
    <w:p w14:paraId="69747A06" w14:textId="77777777" w:rsidR="00555611" w:rsidRDefault="00CE2521" w:rsidP="007F702B">
      <w:pPr>
        <w:spacing w:line="480" w:lineRule="auto"/>
        <w:ind w:left="720" w:firstLine="720"/>
      </w:pPr>
      <w:r w:rsidRPr="00CE2521">
        <w:t xml:space="preserve">Rscript --vanilla run_MEGADAPT_Cluster.R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w:p>
    <w:p w14:paraId="347A3636" w14:textId="77777777" w:rsidR="000542C5" w:rsidRDefault="00555611" w:rsidP="00C31540">
      <w:pPr>
        <w:spacing w:line="480" w:lineRule="auto"/>
      </w:pPr>
      <w:r>
        <w:t>To run the model.</w:t>
      </w:r>
      <w:r w:rsidR="00FD4A1A">
        <w:t xml:space="preserve"> </w:t>
      </w:r>
      <w:r>
        <w:t xml:space="preserve"> W</w:t>
      </w:r>
      <w:r w:rsidR="007B6A34">
        <w:t xml:space="preserve">here </w:t>
      </w:r>
      <m:oMath>
        <m:acc>
          <m:accPr>
            <m:ctrlPr>
              <w:rPr>
                <w:rFonts w:ascii="Cambria Math" w:hAnsi="Cambria Math"/>
                <w:i/>
              </w:rPr>
            </m:ctrlPr>
          </m:accPr>
          <m:e>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77777777"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sites or census blocks. </w:t>
      </w:r>
      <w:r w:rsidR="00B43172">
        <w:t>Thus</w:t>
      </w:r>
      <w:r w:rsidR="00A33FE2">
        <w:t>,</w:t>
      </w:r>
      <w:r w:rsidR="00B43172">
        <w:t xml:space="preserve"> for each spatial unit </w:t>
      </w:r>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variable </w:t>
      </w:r>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Indicators_of_Vulnerability.R”</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 xml:space="preserve">indicators of </w:t>
      </w:r>
      <w:r>
        <w:rPr>
          <w:rFonts w:eastAsiaTheme="minorEastAsia"/>
        </w:rPr>
        <w:lastRenderedPageBreak/>
        <w:t>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1" w:name="_Toc518901573"/>
      <w:r w:rsidRPr="0044641A">
        <w:rPr>
          <w:b/>
          <w:sz w:val="40"/>
        </w:rPr>
        <w:t>Tables</w:t>
      </w:r>
      <w:bookmarkEnd w:id="11"/>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5C1A8E"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
        </w:tc>
      </w:tr>
      <w:tr w:rsidR="004A51C5" w:rsidRPr="00956FDB"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o</w:t>
            </w:r>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lastRenderedPageBreak/>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w:t>
      </w:r>
      <w:r w:rsidR="00160B8F">
        <w:rPr>
          <w:rFonts w:eastAsiaTheme="minorEastAsia"/>
        </w:rPr>
        <w:t>ir</w:t>
      </w:r>
      <w:r w:rsidR="00160B8F">
        <w:rPr>
          <w:rFonts w:eastAsiaTheme="minorEastAsia"/>
        </w:rPr>
        <w:t xml:space="preserve"> change</w:t>
      </w:r>
      <w:r w:rsidR="00160B8F">
        <w:rPr>
          <w:rFonts w:eastAsiaTheme="minorEastAsia"/>
        </w:rPr>
        <w:t>s</w:t>
      </w:r>
      <w:r w:rsidR="00160B8F">
        <w:rPr>
          <w:rFonts w:eastAsiaTheme="minorEastAsia"/>
        </w:rPr>
        <w:t xml:space="preserve">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infrastructure</w:t>
            </w:r>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lastRenderedPageBreak/>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 xml:space="preserve">inage system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 scarcity</w:t>
            </w:r>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6A13AA1" w14:textId="77777777" w:rsidR="004A51C5" w:rsidRDefault="004A51C5">
      <w:r>
        <w:br w:type="page"/>
      </w:r>
    </w:p>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The f</w:t>
      </w:r>
      <w:r w:rsidR="00A931B0">
        <w:t>igure summarize</w:t>
      </w:r>
      <w:r w:rsidR="00A931B0">
        <w:t>s</w:t>
      </w:r>
      <w:r w:rsidR="00A931B0">
        <w:t xml:space="preserve">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r w:rsidR="002E4B80">
        <w:rPr>
          <w:rFonts w:eastAsiaTheme="minorEastAsia"/>
          <w:color w:val="000000"/>
          <w:sz w:val="20"/>
        </w:rPr>
        <w:t>,</w:t>
      </w:r>
      <w:r w:rsidR="002E4B80"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r w:rsidRPr="00A931B0">
        <w:rPr>
          <w:b/>
          <w:sz w:val="40"/>
          <w:lang w:val="es-CL"/>
        </w:rPr>
        <w:lastRenderedPageBreak/>
        <w:t>References</w:t>
      </w:r>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oFAC9NOTE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66FA"/>
    <w:rsid w:val="001100B6"/>
    <w:rsid w:val="00123000"/>
    <w:rsid w:val="00124A2B"/>
    <w:rsid w:val="00147BD8"/>
    <w:rsid w:val="00153627"/>
    <w:rsid w:val="00154B22"/>
    <w:rsid w:val="00160AC6"/>
    <w:rsid w:val="00160B8F"/>
    <w:rsid w:val="0016717D"/>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31810"/>
    <w:rsid w:val="002343E3"/>
    <w:rsid w:val="0024142E"/>
    <w:rsid w:val="002679C2"/>
    <w:rsid w:val="00271A30"/>
    <w:rsid w:val="00285FCB"/>
    <w:rsid w:val="00291A21"/>
    <w:rsid w:val="002C2C65"/>
    <w:rsid w:val="002D1709"/>
    <w:rsid w:val="002D630B"/>
    <w:rsid w:val="002E4B80"/>
    <w:rsid w:val="002F1C5F"/>
    <w:rsid w:val="002F665E"/>
    <w:rsid w:val="003228B4"/>
    <w:rsid w:val="00334D1B"/>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6089"/>
    <w:rsid w:val="0044641A"/>
    <w:rsid w:val="0045244C"/>
    <w:rsid w:val="0046192A"/>
    <w:rsid w:val="00466EA6"/>
    <w:rsid w:val="00477F58"/>
    <w:rsid w:val="00484719"/>
    <w:rsid w:val="004866D9"/>
    <w:rsid w:val="00497B8C"/>
    <w:rsid w:val="004A51C5"/>
    <w:rsid w:val="004C2D24"/>
    <w:rsid w:val="004D500E"/>
    <w:rsid w:val="004E16AD"/>
    <w:rsid w:val="004F7873"/>
    <w:rsid w:val="004F7E89"/>
    <w:rsid w:val="00532F15"/>
    <w:rsid w:val="00533C8C"/>
    <w:rsid w:val="005545F5"/>
    <w:rsid w:val="00555611"/>
    <w:rsid w:val="00562ACA"/>
    <w:rsid w:val="005676C5"/>
    <w:rsid w:val="00575759"/>
    <w:rsid w:val="005A4834"/>
    <w:rsid w:val="005C1A8E"/>
    <w:rsid w:val="005E2C94"/>
    <w:rsid w:val="005E7370"/>
    <w:rsid w:val="005E7C17"/>
    <w:rsid w:val="005F4AD8"/>
    <w:rsid w:val="005F794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6D32"/>
    <w:rsid w:val="00723063"/>
    <w:rsid w:val="00737B86"/>
    <w:rsid w:val="00754BD1"/>
    <w:rsid w:val="007745E7"/>
    <w:rsid w:val="00776020"/>
    <w:rsid w:val="00777097"/>
    <w:rsid w:val="007940BA"/>
    <w:rsid w:val="00796052"/>
    <w:rsid w:val="007B6A34"/>
    <w:rsid w:val="007E6B90"/>
    <w:rsid w:val="007F2FD2"/>
    <w:rsid w:val="007F702B"/>
    <w:rsid w:val="008011C3"/>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F42F1"/>
    <w:rsid w:val="0090586D"/>
    <w:rsid w:val="009165E1"/>
    <w:rsid w:val="00921E36"/>
    <w:rsid w:val="00944A0F"/>
    <w:rsid w:val="00956FDB"/>
    <w:rsid w:val="00961CFC"/>
    <w:rsid w:val="00985E61"/>
    <w:rsid w:val="00991CC3"/>
    <w:rsid w:val="009948A3"/>
    <w:rsid w:val="009A4EE2"/>
    <w:rsid w:val="009A5D58"/>
    <w:rsid w:val="009B268C"/>
    <w:rsid w:val="009C04C4"/>
    <w:rsid w:val="009C2E11"/>
    <w:rsid w:val="009C5FA3"/>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B3"/>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4FBC"/>
    <w:rsid w:val="00CD641A"/>
    <w:rsid w:val="00CE1FFF"/>
    <w:rsid w:val="00CE2521"/>
    <w:rsid w:val="00CF472A"/>
    <w:rsid w:val="00CF559E"/>
    <w:rsid w:val="00D01BFD"/>
    <w:rsid w:val="00D07F17"/>
    <w:rsid w:val="00D10181"/>
    <w:rsid w:val="00D2675D"/>
    <w:rsid w:val="00D372B7"/>
    <w:rsid w:val="00D65985"/>
    <w:rsid w:val="00D66CB7"/>
    <w:rsid w:val="00D72B4D"/>
    <w:rsid w:val="00D976D6"/>
    <w:rsid w:val="00DA1106"/>
    <w:rsid w:val="00DA2B3C"/>
    <w:rsid w:val="00DA35C9"/>
    <w:rsid w:val="00DB7B1A"/>
    <w:rsid w:val="00DD4BF5"/>
    <w:rsid w:val="00DD4DD3"/>
    <w:rsid w:val="00E10C7A"/>
    <w:rsid w:val="00E17409"/>
    <w:rsid w:val="00E20C8A"/>
    <w:rsid w:val="00E34EA9"/>
    <w:rsid w:val="00E47691"/>
    <w:rsid w:val="00E636F9"/>
    <w:rsid w:val="00E64227"/>
    <w:rsid w:val="00E666A5"/>
    <w:rsid w:val="00E87798"/>
    <w:rsid w:val="00EA5EEE"/>
    <w:rsid w:val="00EB6E57"/>
    <w:rsid w:val="00EF1D47"/>
    <w:rsid w:val="00F02227"/>
    <w:rsid w:val="00F04794"/>
    <w:rsid w:val="00F24C51"/>
    <w:rsid w:val="00F360A6"/>
    <w:rsid w:val="00F3644A"/>
    <w:rsid w:val="00F52E48"/>
    <w:rsid w:val="00F650E0"/>
    <w:rsid w:val="00F82FD9"/>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1ADAFC-F2A2-4318-A370-E8C5781137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3</TotalTime>
  <Pages>32</Pages>
  <Words>13802</Words>
  <Characters>83509</Characters>
  <Application>Microsoft Office Word</Application>
  <DocSecurity>0</DocSecurity>
  <Lines>1575</Lines>
  <Paragraphs>572</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96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40</cp:revision>
  <dcterms:created xsi:type="dcterms:W3CDTF">2018-11-24T15:42:00Z</dcterms:created>
  <dcterms:modified xsi:type="dcterms:W3CDTF">2019-01-18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